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ABBE5" w14:textId="2D19182D" w:rsidR="00997358" w:rsidRDefault="00997358" w:rsidP="00997358">
      <w:pPr>
        <w:jc w:val="both"/>
        <w:rPr>
          <w:rFonts w:eastAsiaTheme="minorEastAsia"/>
        </w:rPr>
      </w:pPr>
      <w:r>
        <w:rPr>
          <w:rFonts w:eastAsiaTheme="minorEastAsia"/>
        </w:rPr>
        <w:t>The test for the 3-cup anemometer behaviour involves an MFP107 Axial Fan Module by TecQuipment. The fan module has protective grilles at both ends of the duct, so the anemometer is set up just outside the duct to catch the exiting air whose flow is assumed to be uniform. The slide-valve is opened to 100% for maximum air flow. The fan speed is increased manually via the control panel by a step of 200 revolutions per minute; the volume metric flow rate is measured by the fan module and recorded via software once per second. For each fan speed value, the STM32F103C</w:t>
      </w:r>
      <w:r w:rsidR="00CF1F16">
        <w:rPr>
          <w:rFonts w:eastAsiaTheme="minorEastAsia"/>
        </w:rPr>
        <w:t>8</w:t>
      </w:r>
      <w:r>
        <w:rPr>
          <w:rFonts w:eastAsiaTheme="minorEastAsia"/>
        </w:rPr>
        <w:t>T6 microcontroller counts the number of pulses from the anemometer for 20 seconds and displays on the Serial Monitor at the end of each sampling window. The mean volume metric flow rate of the fan module and the pulse count by the microcontroller are then recorded manually to a spreadsheet to be processed later.</w:t>
      </w:r>
    </w:p>
    <w:p w14:paraId="4C673B4C" w14:textId="77777777" w:rsidR="00997358" w:rsidRDefault="00997358" w:rsidP="00997358">
      <w:pPr>
        <w:keepNext/>
        <w:jc w:val="center"/>
      </w:pPr>
      <w:r>
        <w:rPr>
          <w:rFonts w:eastAsiaTheme="minorEastAsia"/>
          <w:noProof/>
        </w:rPr>
        <w:drawing>
          <wp:inline distT="0" distB="0" distL="0" distR="0" wp14:anchorId="5F4E793C" wp14:editId="608DED9A">
            <wp:extent cx="5943600" cy="3525520"/>
            <wp:effectExtent l="0" t="0" r="0" b="0"/>
            <wp:docPr id="368554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54525" name="Picture 368554525"/>
                    <pic:cNvPicPr/>
                  </pic:nvPicPr>
                  <pic:blipFill>
                    <a:blip r:embed="rId6">
                      <a:extLst>
                        <a:ext uri="{28A0092B-C50C-407E-A947-70E740481C1C}">
                          <a14:useLocalDpi xmlns:a14="http://schemas.microsoft.com/office/drawing/2010/main" val="0"/>
                        </a:ext>
                      </a:extLst>
                    </a:blip>
                    <a:stretch>
                      <a:fillRect/>
                    </a:stretch>
                  </pic:blipFill>
                  <pic:spPr>
                    <a:xfrm>
                      <a:off x="0" y="0"/>
                      <a:ext cx="5943600" cy="3525520"/>
                    </a:xfrm>
                    <a:prstGeom prst="rect">
                      <a:avLst/>
                    </a:prstGeom>
                  </pic:spPr>
                </pic:pic>
              </a:graphicData>
            </a:graphic>
          </wp:inline>
        </w:drawing>
      </w:r>
    </w:p>
    <w:p w14:paraId="2F5ABD3C" w14:textId="72B07174" w:rsidR="00997358" w:rsidRPr="00836A3A" w:rsidRDefault="00997358" w:rsidP="00997358">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TecQuipment Axial Fan Module – MFP107 </w:t>
      </w:r>
      <w:r>
        <w:fldChar w:fldCharType="begin" w:fldLock="1"/>
      </w:r>
      <w:r w:rsidR="007F7815">
        <w:instrText>ADDIN CSL_CITATION {"citationItems":[{"id":"ITEM-1","itemData":{"URL":"https://www.ayva.ca/eng/product/axial-fan-module/","author":[{"dropping-particle":"","family":"AYVA Educational Solutions","given":"","non-dropping-particle":"","parse-names":false,"suffix":""}],"id":"ITEM-1","issued":{"date-parts":[["0"]]},"title":"TecQuipment Axial Fan Module – MFP107","type":"webpage"},"uris":["http://www.mendeley.com/documents/?uuid=d3615b6e-144c-405d-a7f7-5889c348d6c1"]}],"mendeley":{"formattedCitation":"[1]","plainTextFormattedCitation":"[1]","previouslyFormattedCitation":"[4]"},"properties":{"noteIndex":0},"schema":"https://github.com/citation-style-language/schema/raw/master/csl-citation.json"}</w:instrText>
      </w:r>
      <w:r>
        <w:fldChar w:fldCharType="separate"/>
      </w:r>
      <w:r w:rsidR="007F7815" w:rsidRPr="007F7815">
        <w:rPr>
          <w:noProof/>
        </w:rPr>
        <w:t>[1]</w:t>
      </w:r>
      <w:r>
        <w:fldChar w:fldCharType="end"/>
      </w:r>
    </w:p>
    <w:p w14:paraId="471A6C7B" w14:textId="77777777" w:rsidR="00997358" w:rsidRDefault="00997358" w:rsidP="00997358">
      <w:pPr>
        <w:jc w:val="both"/>
        <w:rPr>
          <w:rFonts w:eastAsiaTheme="minorEastAsia"/>
          <w:lang w:val="en-US"/>
        </w:rPr>
      </w:pPr>
      <w:r>
        <w:rPr>
          <w:rFonts w:eastAsiaTheme="minorEastAsia"/>
          <w:lang w:val="en-US"/>
        </w:rPr>
        <w:t>Although the MFP107 Axial Fan Module does not monitor the air speed through the duct directly, its built-in sensors still read the volume metric flow rate, which could still be used to calculate the air speed by dividing it by the cross-section of the duct, whose diameter is 40cm. 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997358" w14:paraId="0D4196EA" w14:textId="77777777" w:rsidTr="003A1CC7">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C081AD" w14:textId="77777777" w:rsidR="00997358" w:rsidRDefault="00997358" w:rsidP="003A1CC7">
            <w:pPr>
              <w:spacing w:after="0"/>
              <w:ind w:right="125"/>
              <w:jc w:val="right"/>
              <w:rPr>
                <w:b/>
                <w:bCs/>
                <w:color w:val="000000"/>
              </w:rPr>
            </w:pPr>
            <w:r>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B9F45" w14:textId="77777777" w:rsidR="00997358" w:rsidRDefault="00997358" w:rsidP="003A1CC7">
            <w:pPr>
              <w:spacing w:after="0"/>
              <w:rPr>
                <w:b/>
                <w:bCs/>
                <w:color w:val="000000"/>
              </w:rPr>
            </w:pPr>
            <w:r>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59D03E" w14:textId="77777777" w:rsidR="00997358" w:rsidRDefault="00997358" w:rsidP="003A1CC7">
            <w:pPr>
              <w:spacing w:after="0"/>
              <w:rPr>
                <w:b/>
                <w:bCs/>
                <w:color w:val="000000"/>
              </w:rPr>
            </w:pPr>
            <w:r>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969A85" w14:textId="77777777" w:rsidR="00997358" w:rsidRDefault="00997358" w:rsidP="003A1CC7">
            <w:pPr>
              <w:spacing w:after="0"/>
              <w:ind w:right="132"/>
              <w:jc w:val="right"/>
              <w:rPr>
                <w:b/>
                <w:bCs/>
                <w:color w:val="000000"/>
              </w:rPr>
            </w:pPr>
            <w:r>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28913" w14:textId="77777777" w:rsidR="00997358" w:rsidRDefault="00997358" w:rsidP="003A1CC7">
            <w:pPr>
              <w:spacing w:after="0"/>
              <w:ind w:right="130"/>
              <w:jc w:val="right"/>
              <w:rPr>
                <w:b/>
                <w:bCs/>
                <w:color w:val="000000"/>
              </w:rPr>
            </w:pPr>
            <w:r>
              <w:rPr>
                <w:b/>
                <w:bCs/>
                <w:color w:val="000000"/>
              </w:rPr>
              <w:t>T = 20 s</w:t>
            </w:r>
          </w:p>
        </w:tc>
      </w:tr>
      <w:tr w:rsidR="00997358" w14:paraId="47F05A0E" w14:textId="77777777" w:rsidTr="003A1CC7">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8474FE6" w14:textId="77777777" w:rsidR="00997358" w:rsidRDefault="00997358" w:rsidP="003A1CC7">
            <w:pPr>
              <w:spacing w:after="0"/>
              <w:jc w:val="center"/>
              <w:rPr>
                <w:b/>
                <w:bCs/>
                <w:color w:val="000000"/>
              </w:rPr>
            </w:pPr>
            <w:r>
              <w:rPr>
                <w:b/>
                <w:bCs/>
                <w:color w:val="000000"/>
              </w:rPr>
              <w:t xml:space="preserve">Mean flow rate </w:t>
            </w:r>
            <w:r>
              <w:rPr>
                <w:i/>
                <w:iCs/>
                <w:color w:val="000000"/>
              </w:rPr>
              <w:t>f</w:t>
            </w:r>
            <w:r>
              <w:rPr>
                <w:i/>
                <w:iCs/>
                <w:color w:val="000000"/>
                <w:vertAlign w:val="subscript"/>
              </w:rPr>
              <w:t>mean</w:t>
            </w:r>
            <w:r>
              <w:rPr>
                <w:b/>
                <w:bCs/>
                <w:color w:val="000000"/>
              </w:rPr>
              <w:t>, (m</w:t>
            </w:r>
            <w:r>
              <w:rPr>
                <w:b/>
                <w:bCs/>
                <w:color w:val="000000"/>
                <w:vertAlign w:val="superscript"/>
              </w:rPr>
              <w:t>3</w:t>
            </w:r>
            <w:r>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D0E992" w14:textId="77777777" w:rsidR="00997358" w:rsidRDefault="00997358" w:rsidP="003A1CC7">
            <w:pPr>
              <w:spacing w:after="0"/>
              <w:jc w:val="center"/>
              <w:rPr>
                <w:b/>
                <w:bCs/>
                <w:color w:val="000000"/>
              </w:rPr>
            </w:pPr>
            <w:r>
              <w:rPr>
                <w:b/>
                <w:bCs/>
                <w:color w:val="000000"/>
              </w:rPr>
              <w:t xml:space="preserve">Machine wind speed </w:t>
            </w:r>
            <w:r>
              <w:rPr>
                <w:i/>
                <w:iCs/>
                <w:color w:val="000000"/>
              </w:rPr>
              <w:t>V</w:t>
            </w:r>
            <w:r>
              <w:rPr>
                <w:i/>
                <w:iCs/>
                <w:color w:val="000000"/>
                <w:vertAlign w:val="subscript"/>
              </w:rPr>
              <w:t>m</w:t>
            </w:r>
            <w:r>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9D56AA" w14:textId="77777777" w:rsidR="00997358" w:rsidRDefault="00997358" w:rsidP="003A1CC7">
            <w:pPr>
              <w:spacing w:after="0"/>
              <w:jc w:val="center"/>
              <w:rPr>
                <w:b/>
                <w:bCs/>
                <w:color w:val="000000"/>
              </w:rPr>
            </w:pPr>
            <w:r>
              <w:rPr>
                <w:b/>
                <w:bCs/>
                <w:color w:val="000000"/>
              </w:rPr>
              <w:t xml:space="preserve">Pulse count </w:t>
            </w:r>
            <w:r>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127C51" w14:textId="77777777" w:rsidR="00997358" w:rsidRDefault="00997358" w:rsidP="003A1CC7">
            <w:pPr>
              <w:spacing w:after="0"/>
              <w:jc w:val="center"/>
              <w:rPr>
                <w:b/>
                <w:bCs/>
                <w:color w:val="000000"/>
              </w:rPr>
            </w:pPr>
            <w:r>
              <w:rPr>
                <w:b/>
                <w:bCs/>
                <w:color w:val="000000"/>
              </w:rPr>
              <w:t xml:space="preserve">Read wind speed </w:t>
            </w:r>
            <w:r>
              <w:rPr>
                <w:i/>
                <w:iCs/>
                <w:color w:val="000000"/>
              </w:rPr>
              <w:t>V</w:t>
            </w:r>
            <w:r>
              <w:rPr>
                <w:i/>
                <w:iCs/>
                <w:color w:val="000000"/>
                <w:vertAlign w:val="subscript"/>
              </w:rPr>
              <w:t>s</w:t>
            </w:r>
            <w:r>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E3810FB" w14:textId="77777777" w:rsidR="00997358" w:rsidRDefault="00997358" w:rsidP="003A1CC7">
            <w:pPr>
              <w:spacing w:after="0"/>
              <w:jc w:val="center"/>
              <w:rPr>
                <w:b/>
                <w:bCs/>
                <w:color w:val="000000"/>
              </w:rPr>
            </w:pPr>
            <w:r>
              <w:rPr>
                <w:b/>
                <w:bCs/>
                <w:color w:val="000000"/>
              </w:rPr>
              <w:t xml:space="preserve">Factor = </w:t>
            </w:r>
            <w:r>
              <w:rPr>
                <w:i/>
                <w:iCs/>
                <w:color w:val="000000"/>
              </w:rPr>
              <w:t>V</w:t>
            </w:r>
            <w:r>
              <w:rPr>
                <w:i/>
                <w:iCs/>
                <w:color w:val="000000"/>
                <w:vertAlign w:val="subscript"/>
              </w:rPr>
              <w:t>m</w:t>
            </w:r>
            <w:r>
              <w:rPr>
                <w:b/>
                <w:bCs/>
                <w:color w:val="000000"/>
              </w:rPr>
              <w:t>/</w:t>
            </w:r>
            <w:r>
              <w:rPr>
                <w:i/>
                <w:iCs/>
                <w:color w:val="000000"/>
              </w:rPr>
              <w:t>V</w:t>
            </w:r>
            <w:r>
              <w:rPr>
                <w:i/>
                <w:iCs/>
                <w:color w:val="000000"/>
                <w:vertAlign w:val="subscript"/>
              </w:rPr>
              <w:t>s</w:t>
            </w:r>
          </w:p>
        </w:tc>
      </w:tr>
      <w:tr w:rsidR="00997358" w14:paraId="011F81B7"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BBA213" w14:textId="77777777" w:rsidR="00997358" w:rsidRDefault="00997358" w:rsidP="003A1CC7">
            <w:pPr>
              <w:spacing w:after="0"/>
              <w:ind w:right="125"/>
              <w:jc w:val="right"/>
              <w:rPr>
                <w:color w:val="000000"/>
              </w:rPr>
            </w:pPr>
            <w:r>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45AEAF" w14:textId="77777777" w:rsidR="00997358" w:rsidRDefault="00997358" w:rsidP="003A1CC7">
            <w:pPr>
              <w:spacing w:after="0"/>
              <w:ind w:right="125"/>
              <w:jc w:val="right"/>
              <w:rPr>
                <w:color w:val="000000"/>
              </w:rPr>
            </w:pPr>
            <w:r>
              <w:rPr>
                <w:color w:val="000000"/>
              </w:rPr>
              <w:t xml:space="preserve"> 6.764085081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4B4C1B" w14:textId="77777777" w:rsidR="00997358" w:rsidRDefault="00997358" w:rsidP="003A1CC7">
            <w:pPr>
              <w:spacing w:after="0"/>
              <w:ind w:right="127"/>
              <w:jc w:val="right"/>
              <w:rPr>
                <w:color w:val="000000"/>
              </w:rPr>
            </w:pPr>
            <w:r>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B3B487" w14:textId="77777777" w:rsidR="00997358" w:rsidRDefault="00997358" w:rsidP="003A1CC7">
            <w:pPr>
              <w:spacing w:after="0"/>
              <w:ind w:right="132"/>
              <w:jc w:val="right"/>
              <w:rPr>
                <w:color w:val="000000"/>
              </w:rPr>
            </w:pPr>
            <w:r>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215751" w14:textId="77777777" w:rsidR="00997358" w:rsidRDefault="00997358" w:rsidP="003A1CC7">
            <w:pPr>
              <w:spacing w:after="0"/>
              <w:ind w:right="130"/>
              <w:jc w:val="right"/>
              <w:rPr>
                <w:color w:val="000000"/>
              </w:rPr>
            </w:pPr>
            <w:r>
              <w:rPr>
                <w:color w:val="000000"/>
              </w:rPr>
              <w:t>15.60199386</w:t>
            </w:r>
          </w:p>
        </w:tc>
      </w:tr>
      <w:tr w:rsidR="00997358" w14:paraId="78F38477"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0014E" w14:textId="77777777" w:rsidR="00997358" w:rsidRDefault="00997358" w:rsidP="003A1CC7">
            <w:pPr>
              <w:spacing w:after="0"/>
              <w:ind w:right="125"/>
              <w:jc w:val="right"/>
              <w:rPr>
                <w:color w:val="000000"/>
              </w:rPr>
            </w:pPr>
            <w:r>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FECD2D" w14:textId="77777777" w:rsidR="00997358" w:rsidRDefault="00997358" w:rsidP="003A1CC7">
            <w:pPr>
              <w:spacing w:after="0"/>
              <w:ind w:right="125"/>
              <w:jc w:val="right"/>
              <w:rPr>
                <w:color w:val="000000"/>
              </w:rPr>
            </w:pPr>
            <w:r>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A121365" w14:textId="77777777" w:rsidR="00997358" w:rsidRDefault="00997358" w:rsidP="003A1CC7">
            <w:pPr>
              <w:spacing w:after="0"/>
              <w:ind w:right="127"/>
              <w:jc w:val="right"/>
              <w:rPr>
                <w:color w:val="000000"/>
              </w:rPr>
            </w:pPr>
            <w:r>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EFC56" w14:textId="77777777" w:rsidR="00997358" w:rsidRDefault="00997358" w:rsidP="003A1CC7">
            <w:pPr>
              <w:spacing w:after="0"/>
              <w:ind w:right="132"/>
              <w:jc w:val="right"/>
              <w:rPr>
                <w:color w:val="000000"/>
              </w:rPr>
            </w:pPr>
            <w:r>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A31F45" w14:textId="77777777" w:rsidR="00997358" w:rsidRDefault="00997358" w:rsidP="003A1CC7">
            <w:pPr>
              <w:spacing w:after="0"/>
              <w:ind w:right="130"/>
              <w:jc w:val="right"/>
              <w:rPr>
                <w:color w:val="000000"/>
              </w:rPr>
            </w:pPr>
            <w:r>
              <w:rPr>
                <w:color w:val="000000"/>
              </w:rPr>
              <w:t>9.110896948</w:t>
            </w:r>
          </w:p>
        </w:tc>
      </w:tr>
      <w:tr w:rsidR="00997358" w14:paraId="021BA70E"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2DB760" w14:textId="77777777" w:rsidR="00997358" w:rsidRDefault="00997358" w:rsidP="003A1CC7">
            <w:pPr>
              <w:spacing w:after="0"/>
              <w:ind w:right="125"/>
              <w:jc w:val="right"/>
              <w:rPr>
                <w:color w:val="000000"/>
              </w:rPr>
            </w:pPr>
            <w:r>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1E0B850" w14:textId="77777777" w:rsidR="00997358" w:rsidRDefault="00997358" w:rsidP="003A1CC7">
            <w:pPr>
              <w:spacing w:after="0"/>
              <w:ind w:right="125"/>
              <w:jc w:val="right"/>
              <w:rPr>
                <w:color w:val="000000"/>
              </w:rPr>
            </w:pPr>
            <w:r>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0BB81E" w14:textId="77777777" w:rsidR="00997358" w:rsidRDefault="00997358" w:rsidP="003A1CC7">
            <w:pPr>
              <w:spacing w:after="0"/>
              <w:ind w:right="127"/>
              <w:jc w:val="right"/>
              <w:rPr>
                <w:color w:val="000000"/>
              </w:rPr>
            </w:pPr>
            <w:r>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A335B0" w14:textId="77777777" w:rsidR="00997358" w:rsidRDefault="00997358" w:rsidP="003A1CC7">
            <w:pPr>
              <w:spacing w:after="0"/>
              <w:ind w:right="132"/>
              <w:jc w:val="right"/>
              <w:rPr>
                <w:color w:val="000000"/>
              </w:rPr>
            </w:pPr>
            <w:r>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4F4BCC" w14:textId="77777777" w:rsidR="00997358" w:rsidRDefault="00997358" w:rsidP="003A1CC7">
            <w:pPr>
              <w:spacing w:after="0"/>
              <w:ind w:right="130"/>
              <w:jc w:val="right"/>
              <w:rPr>
                <w:color w:val="000000"/>
              </w:rPr>
            </w:pPr>
            <w:r>
              <w:rPr>
                <w:color w:val="000000"/>
              </w:rPr>
              <w:t>5.734032014</w:t>
            </w:r>
          </w:p>
        </w:tc>
      </w:tr>
      <w:tr w:rsidR="00997358" w14:paraId="43F85032"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E484AC" w14:textId="77777777" w:rsidR="00997358" w:rsidRDefault="00997358" w:rsidP="003A1CC7">
            <w:pPr>
              <w:spacing w:after="0"/>
              <w:ind w:right="125"/>
              <w:jc w:val="right"/>
              <w:rPr>
                <w:color w:val="000000"/>
              </w:rPr>
            </w:pPr>
            <w:r>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2AA5B" w14:textId="77777777" w:rsidR="00997358" w:rsidRDefault="00997358" w:rsidP="003A1CC7">
            <w:pPr>
              <w:spacing w:after="0"/>
              <w:ind w:right="125"/>
              <w:jc w:val="right"/>
              <w:rPr>
                <w:color w:val="000000"/>
              </w:rPr>
            </w:pPr>
            <w:r>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0E36CF" w14:textId="77777777" w:rsidR="00997358" w:rsidRDefault="00997358" w:rsidP="003A1CC7">
            <w:pPr>
              <w:spacing w:after="0"/>
              <w:ind w:right="127"/>
              <w:jc w:val="right"/>
              <w:rPr>
                <w:color w:val="000000"/>
              </w:rPr>
            </w:pPr>
            <w:r>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595D32" w14:textId="77777777" w:rsidR="00997358" w:rsidRDefault="00997358" w:rsidP="003A1CC7">
            <w:pPr>
              <w:spacing w:after="0"/>
              <w:ind w:right="132"/>
              <w:jc w:val="right"/>
              <w:rPr>
                <w:color w:val="000000"/>
              </w:rPr>
            </w:pPr>
            <w:r>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591145" w14:textId="77777777" w:rsidR="00997358" w:rsidRDefault="00997358" w:rsidP="003A1CC7">
            <w:pPr>
              <w:spacing w:after="0"/>
              <w:ind w:right="130"/>
              <w:jc w:val="right"/>
              <w:rPr>
                <w:color w:val="000000"/>
              </w:rPr>
            </w:pPr>
            <w:r>
              <w:rPr>
                <w:color w:val="000000"/>
              </w:rPr>
              <w:t>4.168689601</w:t>
            </w:r>
          </w:p>
        </w:tc>
      </w:tr>
      <w:tr w:rsidR="00997358" w14:paraId="491357A3"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9569F" w14:textId="77777777" w:rsidR="00997358" w:rsidRDefault="00997358" w:rsidP="003A1CC7">
            <w:pPr>
              <w:spacing w:after="0"/>
              <w:ind w:right="125"/>
              <w:jc w:val="right"/>
              <w:rPr>
                <w:color w:val="000000"/>
              </w:rPr>
            </w:pPr>
            <w:r>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ECDE0A" w14:textId="77777777" w:rsidR="00997358" w:rsidRDefault="00997358" w:rsidP="003A1CC7">
            <w:pPr>
              <w:spacing w:after="0"/>
              <w:ind w:right="125"/>
              <w:jc w:val="right"/>
              <w:rPr>
                <w:color w:val="000000"/>
              </w:rPr>
            </w:pPr>
            <w:r>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0EFC07" w14:textId="77777777" w:rsidR="00997358" w:rsidRDefault="00997358" w:rsidP="003A1CC7">
            <w:pPr>
              <w:spacing w:after="0"/>
              <w:ind w:right="127"/>
              <w:jc w:val="right"/>
              <w:rPr>
                <w:color w:val="000000"/>
              </w:rPr>
            </w:pPr>
            <w:r>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E75C94" w14:textId="77777777" w:rsidR="00997358" w:rsidRDefault="00997358" w:rsidP="003A1CC7">
            <w:pPr>
              <w:spacing w:after="0"/>
              <w:ind w:right="132"/>
              <w:jc w:val="right"/>
              <w:rPr>
                <w:color w:val="000000"/>
              </w:rPr>
            </w:pPr>
            <w:r>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D770E9" w14:textId="77777777" w:rsidR="00997358" w:rsidRDefault="00997358" w:rsidP="003A1CC7">
            <w:pPr>
              <w:spacing w:after="0"/>
              <w:ind w:right="130"/>
              <w:jc w:val="right"/>
              <w:rPr>
                <w:color w:val="000000"/>
              </w:rPr>
            </w:pPr>
            <w:r>
              <w:rPr>
                <w:color w:val="000000"/>
              </w:rPr>
              <w:t>3.566765976</w:t>
            </w:r>
          </w:p>
        </w:tc>
      </w:tr>
      <w:tr w:rsidR="00997358" w14:paraId="57952CE3"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15DC83" w14:textId="77777777" w:rsidR="00997358" w:rsidRDefault="00997358" w:rsidP="003A1CC7">
            <w:pPr>
              <w:spacing w:after="0"/>
              <w:ind w:right="125"/>
              <w:jc w:val="right"/>
              <w:rPr>
                <w:color w:val="000000"/>
              </w:rPr>
            </w:pPr>
            <w:r>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B94E55" w14:textId="77777777" w:rsidR="00997358" w:rsidRDefault="00997358" w:rsidP="003A1CC7">
            <w:pPr>
              <w:spacing w:after="0"/>
              <w:ind w:right="125"/>
              <w:jc w:val="right"/>
              <w:rPr>
                <w:color w:val="000000"/>
              </w:rPr>
            </w:pPr>
            <w:r>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FEC3F5" w14:textId="77777777" w:rsidR="00997358" w:rsidRDefault="00997358" w:rsidP="003A1CC7">
            <w:pPr>
              <w:spacing w:after="0"/>
              <w:ind w:right="127"/>
              <w:jc w:val="right"/>
              <w:rPr>
                <w:color w:val="000000"/>
              </w:rPr>
            </w:pPr>
            <w:r>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B066DF" w14:textId="77777777" w:rsidR="00997358" w:rsidRDefault="00997358" w:rsidP="003A1CC7">
            <w:pPr>
              <w:spacing w:after="0"/>
              <w:ind w:right="132"/>
              <w:jc w:val="right"/>
              <w:rPr>
                <w:color w:val="000000"/>
              </w:rPr>
            </w:pPr>
            <w:r>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673CD3" w14:textId="77777777" w:rsidR="00997358" w:rsidRDefault="00997358" w:rsidP="003A1CC7">
            <w:pPr>
              <w:spacing w:after="0"/>
              <w:ind w:right="130"/>
              <w:jc w:val="right"/>
              <w:rPr>
                <w:color w:val="000000"/>
              </w:rPr>
            </w:pPr>
            <w:r>
              <w:rPr>
                <w:color w:val="000000"/>
              </w:rPr>
              <w:t>2.88336987</w:t>
            </w:r>
          </w:p>
        </w:tc>
      </w:tr>
      <w:tr w:rsidR="00997358" w14:paraId="0BFAA7E6"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0E7F030" w14:textId="77777777" w:rsidR="00997358" w:rsidRDefault="00997358" w:rsidP="003A1CC7">
            <w:pPr>
              <w:spacing w:after="0"/>
              <w:ind w:right="125"/>
              <w:jc w:val="right"/>
              <w:rPr>
                <w:color w:val="000000"/>
              </w:rPr>
            </w:pPr>
            <w:r>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F60E3F" w14:textId="77777777" w:rsidR="00997358" w:rsidRDefault="00997358" w:rsidP="003A1CC7">
            <w:pPr>
              <w:spacing w:after="0"/>
              <w:ind w:right="125"/>
              <w:jc w:val="right"/>
              <w:rPr>
                <w:color w:val="000000"/>
              </w:rPr>
            </w:pPr>
            <w:r>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D5230" w14:textId="77777777" w:rsidR="00997358" w:rsidRDefault="00997358" w:rsidP="003A1CC7">
            <w:pPr>
              <w:spacing w:after="0"/>
              <w:ind w:right="127"/>
              <w:jc w:val="right"/>
              <w:rPr>
                <w:color w:val="000000"/>
              </w:rPr>
            </w:pPr>
            <w:r>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96EA55" w14:textId="77777777" w:rsidR="00997358" w:rsidRDefault="00997358" w:rsidP="003A1CC7">
            <w:pPr>
              <w:spacing w:after="0"/>
              <w:ind w:right="132"/>
              <w:jc w:val="right"/>
              <w:rPr>
                <w:color w:val="000000"/>
              </w:rPr>
            </w:pPr>
            <w:r>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A89221" w14:textId="77777777" w:rsidR="00997358" w:rsidRDefault="00997358" w:rsidP="003A1CC7">
            <w:pPr>
              <w:spacing w:after="0"/>
              <w:ind w:right="130"/>
              <w:jc w:val="right"/>
              <w:rPr>
                <w:color w:val="000000"/>
              </w:rPr>
            </w:pPr>
            <w:r>
              <w:rPr>
                <w:color w:val="000000"/>
              </w:rPr>
              <w:t>2.743766068</w:t>
            </w:r>
          </w:p>
        </w:tc>
      </w:tr>
      <w:tr w:rsidR="00997358" w14:paraId="73820B57"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07E6F7" w14:textId="77777777" w:rsidR="00997358" w:rsidRDefault="00997358" w:rsidP="003A1CC7">
            <w:pPr>
              <w:spacing w:after="0"/>
              <w:ind w:right="125"/>
              <w:jc w:val="right"/>
              <w:rPr>
                <w:color w:val="000000"/>
              </w:rPr>
            </w:pPr>
            <w:r>
              <w:rPr>
                <w:color w:val="000000"/>
              </w:rPr>
              <w:lastRenderedPageBreak/>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34655B" w14:textId="77777777" w:rsidR="00997358" w:rsidRDefault="00997358" w:rsidP="003A1CC7">
            <w:pPr>
              <w:spacing w:after="0"/>
              <w:ind w:right="125"/>
              <w:jc w:val="right"/>
              <w:rPr>
                <w:color w:val="000000"/>
              </w:rPr>
            </w:pPr>
            <w:r>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20FC72" w14:textId="77777777" w:rsidR="00997358" w:rsidRDefault="00997358" w:rsidP="003A1CC7">
            <w:pPr>
              <w:spacing w:after="0"/>
              <w:ind w:right="127"/>
              <w:jc w:val="right"/>
              <w:rPr>
                <w:color w:val="000000"/>
              </w:rPr>
            </w:pPr>
            <w:r>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817794" w14:textId="77777777" w:rsidR="00997358" w:rsidRDefault="00997358" w:rsidP="003A1CC7">
            <w:pPr>
              <w:spacing w:after="0"/>
              <w:ind w:right="132"/>
              <w:jc w:val="right"/>
              <w:rPr>
                <w:color w:val="000000"/>
              </w:rPr>
            </w:pPr>
            <w:r>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D5649E" w14:textId="77777777" w:rsidR="00997358" w:rsidRDefault="00997358" w:rsidP="003A1CC7">
            <w:pPr>
              <w:spacing w:after="0"/>
              <w:ind w:right="130"/>
              <w:jc w:val="right"/>
              <w:rPr>
                <w:color w:val="000000"/>
              </w:rPr>
            </w:pPr>
            <w:r>
              <w:rPr>
                <w:color w:val="000000"/>
              </w:rPr>
              <w:t>2.611025613</w:t>
            </w:r>
          </w:p>
        </w:tc>
      </w:tr>
      <w:tr w:rsidR="00997358" w14:paraId="7164FEC9"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EF9F1E1" w14:textId="77777777" w:rsidR="00997358" w:rsidRDefault="00997358" w:rsidP="003A1CC7">
            <w:pPr>
              <w:spacing w:after="0"/>
              <w:ind w:right="125"/>
              <w:jc w:val="right"/>
              <w:rPr>
                <w:color w:val="000000"/>
              </w:rPr>
            </w:pPr>
            <w:r>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C12685" w14:textId="77777777" w:rsidR="00997358" w:rsidRDefault="00997358" w:rsidP="003A1CC7">
            <w:pPr>
              <w:spacing w:after="0"/>
              <w:ind w:right="125"/>
              <w:jc w:val="right"/>
              <w:rPr>
                <w:color w:val="000000"/>
              </w:rPr>
            </w:pPr>
            <w:r>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EF97BA" w14:textId="77777777" w:rsidR="00997358" w:rsidRDefault="00997358" w:rsidP="003A1CC7">
            <w:pPr>
              <w:spacing w:after="0"/>
              <w:ind w:right="127"/>
              <w:jc w:val="right"/>
              <w:rPr>
                <w:color w:val="000000"/>
              </w:rPr>
            </w:pPr>
            <w:r>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B9CAB7C" w14:textId="77777777" w:rsidR="00997358" w:rsidRDefault="00997358" w:rsidP="003A1CC7">
            <w:pPr>
              <w:spacing w:after="0"/>
              <w:ind w:right="132"/>
              <w:jc w:val="right"/>
              <w:rPr>
                <w:color w:val="000000"/>
              </w:rPr>
            </w:pPr>
            <w:r>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46BA9FC" w14:textId="77777777" w:rsidR="00997358" w:rsidRDefault="00997358" w:rsidP="003A1CC7">
            <w:pPr>
              <w:spacing w:after="0"/>
              <w:ind w:right="130"/>
              <w:jc w:val="right"/>
              <w:rPr>
                <w:color w:val="000000"/>
              </w:rPr>
            </w:pPr>
            <w:r>
              <w:rPr>
                <w:color w:val="000000"/>
              </w:rPr>
              <w:t>2.455639733</w:t>
            </w:r>
          </w:p>
        </w:tc>
      </w:tr>
      <w:tr w:rsidR="00997358" w14:paraId="47FD0EE4"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F67D8" w14:textId="77777777" w:rsidR="00997358" w:rsidRDefault="00997358" w:rsidP="003A1CC7">
            <w:pPr>
              <w:spacing w:after="0"/>
              <w:ind w:right="125"/>
              <w:jc w:val="right"/>
              <w:rPr>
                <w:color w:val="000000"/>
              </w:rPr>
            </w:pPr>
            <w:r>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8FA900" w14:textId="77777777" w:rsidR="00997358" w:rsidRDefault="00997358" w:rsidP="003A1CC7">
            <w:pPr>
              <w:spacing w:after="0"/>
              <w:ind w:right="125"/>
              <w:jc w:val="right"/>
              <w:rPr>
                <w:color w:val="000000"/>
              </w:rPr>
            </w:pPr>
            <w:r>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53558A" w14:textId="77777777" w:rsidR="00997358" w:rsidRDefault="00997358" w:rsidP="003A1CC7">
            <w:pPr>
              <w:spacing w:after="0"/>
              <w:ind w:right="127"/>
              <w:jc w:val="right"/>
              <w:rPr>
                <w:color w:val="000000"/>
              </w:rPr>
            </w:pPr>
            <w:r>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0588BE" w14:textId="77777777" w:rsidR="00997358" w:rsidRDefault="00997358" w:rsidP="003A1CC7">
            <w:pPr>
              <w:spacing w:after="0"/>
              <w:ind w:right="132"/>
              <w:jc w:val="right"/>
              <w:rPr>
                <w:color w:val="000000"/>
              </w:rPr>
            </w:pPr>
            <w:r>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5BB35F" w14:textId="77777777" w:rsidR="00997358" w:rsidRDefault="00997358" w:rsidP="003A1CC7">
            <w:pPr>
              <w:spacing w:after="0"/>
              <w:ind w:right="130"/>
              <w:jc w:val="right"/>
              <w:rPr>
                <w:color w:val="000000"/>
              </w:rPr>
            </w:pPr>
            <w:r>
              <w:rPr>
                <w:color w:val="000000"/>
              </w:rPr>
              <w:t>2.559196658</w:t>
            </w:r>
          </w:p>
        </w:tc>
      </w:tr>
      <w:tr w:rsidR="00997358" w14:paraId="0881283A"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311054" w14:textId="77777777" w:rsidR="00997358" w:rsidRDefault="00997358" w:rsidP="003A1CC7">
            <w:pPr>
              <w:spacing w:after="0"/>
              <w:ind w:right="125"/>
              <w:jc w:val="right"/>
              <w:rPr>
                <w:color w:val="000000"/>
              </w:rPr>
            </w:pPr>
            <w:r>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F4C35A4" w14:textId="77777777" w:rsidR="00997358" w:rsidRDefault="00997358" w:rsidP="003A1CC7">
            <w:pPr>
              <w:spacing w:after="0"/>
              <w:ind w:right="125"/>
              <w:jc w:val="right"/>
              <w:rPr>
                <w:color w:val="000000"/>
              </w:rPr>
            </w:pPr>
            <w:r>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B2A739" w14:textId="77777777" w:rsidR="00997358" w:rsidRDefault="00997358" w:rsidP="003A1CC7">
            <w:pPr>
              <w:spacing w:after="0"/>
              <w:ind w:right="127"/>
              <w:jc w:val="right"/>
              <w:rPr>
                <w:color w:val="000000"/>
              </w:rPr>
            </w:pPr>
            <w:r>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C61CF6" w14:textId="77777777" w:rsidR="00997358" w:rsidRDefault="00997358" w:rsidP="003A1CC7">
            <w:pPr>
              <w:spacing w:after="0"/>
              <w:ind w:right="132"/>
              <w:jc w:val="right"/>
              <w:rPr>
                <w:color w:val="000000"/>
              </w:rPr>
            </w:pPr>
            <w:r>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51C862" w14:textId="77777777" w:rsidR="00997358" w:rsidRDefault="00997358" w:rsidP="003A1CC7">
            <w:pPr>
              <w:spacing w:after="0"/>
              <w:ind w:right="130"/>
              <w:jc w:val="right"/>
              <w:rPr>
                <w:color w:val="000000"/>
              </w:rPr>
            </w:pPr>
            <w:r>
              <w:rPr>
                <w:color w:val="000000"/>
              </w:rPr>
              <w:t>2.394167855</w:t>
            </w:r>
          </w:p>
        </w:tc>
      </w:tr>
      <w:tr w:rsidR="00997358" w14:paraId="13112580"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F0FDA1" w14:textId="77777777" w:rsidR="00997358" w:rsidRDefault="00997358" w:rsidP="003A1CC7">
            <w:pPr>
              <w:spacing w:after="0"/>
              <w:ind w:right="125"/>
              <w:jc w:val="right"/>
              <w:rPr>
                <w:color w:val="000000"/>
              </w:rPr>
            </w:pPr>
            <w:r>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13EEB0D" w14:textId="77777777" w:rsidR="00997358" w:rsidRDefault="00997358" w:rsidP="003A1CC7">
            <w:pPr>
              <w:spacing w:after="0"/>
              <w:ind w:right="125"/>
              <w:jc w:val="right"/>
              <w:rPr>
                <w:color w:val="000000"/>
              </w:rPr>
            </w:pPr>
            <w:r>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CBF1DD" w14:textId="77777777" w:rsidR="00997358" w:rsidRDefault="00997358" w:rsidP="003A1CC7">
            <w:pPr>
              <w:spacing w:after="0"/>
              <w:ind w:right="127"/>
              <w:jc w:val="right"/>
              <w:rPr>
                <w:color w:val="000000"/>
              </w:rPr>
            </w:pPr>
            <w:r>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C0AA891" w14:textId="77777777" w:rsidR="00997358" w:rsidRDefault="00997358" w:rsidP="003A1CC7">
            <w:pPr>
              <w:spacing w:after="0"/>
              <w:ind w:right="132"/>
              <w:jc w:val="right"/>
              <w:rPr>
                <w:color w:val="000000"/>
              </w:rPr>
            </w:pPr>
            <w:r>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FF19C98" w14:textId="77777777" w:rsidR="00997358" w:rsidRDefault="00997358" w:rsidP="003A1CC7">
            <w:pPr>
              <w:spacing w:after="0"/>
              <w:ind w:right="130"/>
              <w:jc w:val="right"/>
              <w:rPr>
                <w:color w:val="000000"/>
              </w:rPr>
            </w:pPr>
            <w:r>
              <w:rPr>
                <w:color w:val="000000"/>
              </w:rPr>
              <w:t>2.213538558</w:t>
            </w:r>
          </w:p>
        </w:tc>
      </w:tr>
      <w:tr w:rsidR="00997358" w14:paraId="391E6D28" w14:textId="77777777" w:rsidTr="003A1CC7">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D84E68" w14:textId="77777777" w:rsidR="00997358" w:rsidRDefault="00997358" w:rsidP="003A1CC7">
            <w:pPr>
              <w:spacing w:after="0"/>
              <w:ind w:right="125"/>
              <w:jc w:val="right"/>
              <w:rPr>
                <w:color w:val="000000"/>
              </w:rPr>
            </w:pPr>
            <w:r>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C44BA61" w14:textId="77777777" w:rsidR="00997358" w:rsidRDefault="00997358" w:rsidP="003A1CC7">
            <w:pPr>
              <w:spacing w:after="0"/>
              <w:ind w:right="125"/>
              <w:jc w:val="right"/>
              <w:rPr>
                <w:color w:val="000000"/>
              </w:rPr>
            </w:pPr>
            <w:r>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AF09D6" w14:textId="77777777" w:rsidR="00997358" w:rsidRDefault="00997358" w:rsidP="003A1CC7">
            <w:pPr>
              <w:spacing w:after="0"/>
              <w:ind w:right="127"/>
              <w:jc w:val="right"/>
              <w:rPr>
                <w:color w:val="000000"/>
              </w:rPr>
            </w:pPr>
            <w:r>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190E1E" w14:textId="77777777" w:rsidR="00997358" w:rsidRDefault="00997358" w:rsidP="003A1CC7">
            <w:pPr>
              <w:spacing w:after="0"/>
              <w:ind w:right="132"/>
              <w:jc w:val="right"/>
              <w:rPr>
                <w:color w:val="000000"/>
              </w:rPr>
            </w:pPr>
            <w:r>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3F514B" w14:textId="77777777" w:rsidR="00997358" w:rsidRDefault="00997358" w:rsidP="003A1CC7">
            <w:pPr>
              <w:spacing w:after="0"/>
              <w:ind w:right="130"/>
              <w:jc w:val="right"/>
              <w:rPr>
                <w:color w:val="000000"/>
              </w:rPr>
            </w:pPr>
            <w:r>
              <w:rPr>
                <w:color w:val="000000"/>
              </w:rPr>
              <w:t>2.200587369</w:t>
            </w:r>
          </w:p>
        </w:tc>
      </w:tr>
    </w:tbl>
    <w:p w14:paraId="2A342B16" w14:textId="0DD68257" w:rsidR="007F7815" w:rsidRDefault="007F7815">
      <w:r>
        <w:br w:type="page"/>
      </w:r>
    </w:p>
    <w:p w14:paraId="4D00D23E" w14:textId="6553E5AA" w:rsidR="007F7815" w:rsidRPr="007F7815" w:rsidRDefault="007F7815" w:rsidP="007F7815">
      <w:pPr>
        <w:widowControl w:val="0"/>
        <w:autoSpaceDE w:val="0"/>
        <w:autoSpaceDN w:val="0"/>
        <w:adjustRightInd w:val="0"/>
        <w:spacing w:line="240" w:lineRule="auto"/>
        <w:ind w:left="640" w:hanging="640"/>
        <w:rPr>
          <w:rFonts w:cs="Times New Roman"/>
          <w:noProof/>
        </w:rPr>
      </w:pPr>
      <w:r>
        <w:lastRenderedPageBreak/>
        <w:fldChar w:fldCharType="begin" w:fldLock="1"/>
      </w:r>
      <w:r>
        <w:instrText xml:space="preserve">ADDIN Mendeley Bibliography CSL_BIBLIOGRAPHY </w:instrText>
      </w:r>
      <w:r>
        <w:fldChar w:fldCharType="separate"/>
      </w:r>
      <w:r w:rsidRPr="007F7815">
        <w:rPr>
          <w:rFonts w:cs="Times New Roman"/>
          <w:noProof/>
          <w:kern w:val="0"/>
          <w:szCs w:val="24"/>
        </w:rPr>
        <w:t>[1]</w:t>
      </w:r>
      <w:r w:rsidRPr="007F7815">
        <w:rPr>
          <w:rFonts w:cs="Times New Roman"/>
          <w:noProof/>
          <w:kern w:val="0"/>
          <w:szCs w:val="24"/>
        </w:rPr>
        <w:tab/>
        <w:t>AYVA Educational Solutions, “TecQuipment Axial Fan Module – MFP107.” https://www.ayva.ca/eng/product/axial-fan-module/.</w:t>
      </w:r>
    </w:p>
    <w:p w14:paraId="7952EB50" w14:textId="670FDE02" w:rsidR="00E1699E" w:rsidRDefault="007F7815">
      <w:r>
        <w:fldChar w:fldCharType="end"/>
      </w:r>
    </w:p>
    <w:sectPr w:rsidR="00E1699E" w:rsidSect="00997358">
      <w:pgSz w:w="12240" w:h="15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493E"/>
    <w:multiLevelType w:val="multilevel"/>
    <w:tmpl w:val="514C5A84"/>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0B67EDE"/>
    <w:multiLevelType w:val="multilevel"/>
    <w:tmpl w:val="A8CAF9B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09784984">
    <w:abstractNumId w:val="0"/>
  </w:num>
  <w:num w:numId="2" w16cid:durableId="11583061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11A7"/>
    <w:rsid w:val="00326F75"/>
    <w:rsid w:val="00353820"/>
    <w:rsid w:val="00497F2D"/>
    <w:rsid w:val="005759AF"/>
    <w:rsid w:val="006511A7"/>
    <w:rsid w:val="006C65CE"/>
    <w:rsid w:val="007211D5"/>
    <w:rsid w:val="007877F4"/>
    <w:rsid w:val="007945ED"/>
    <w:rsid w:val="007F7815"/>
    <w:rsid w:val="00840408"/>
    <w:rsid w:val="00997358"/>
    <w:rsid w:val="00AE178C"/>
    <w:rsid w:val="00AE6CED"/>
    <w:rsid w:val="00AE703A"/>
    <w:rsid w:val="00B86173"/>
    <w:rsid w:val="00BB4780"/>
    <w:rsid w:val="00C144D8"/>
    <w:rsid w:val="00C6727C"/>
    <w:rsid w:val="00CF1F16"/>
    <w:rsid w:val="00DA6C22"/>
    <w:rsid w:val="00DE36D6"/>
    <w:rsid w:val="00E1699E"/>
    <w:rsid w:val="00EB084F"/>
    <w:rsid w:val="00F236DA"/>
    <w:rsid w:val="00FC5613"/>
    <w:rsid w:val="00FC7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B126D"/>
  <w15:chartTrackingRefBased/>
  <w15:docId w15:val="{FABD5BE4-FC92-4B61-B796-665193626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358"/>
    <w:rPr>
      <w:rFonts w:ascii="Times New Roman" w:hAnsi="Times New Roman"/>
      <w:sz w:val="24"/>
      <w:lang w:val="en-GB"/>
    </w:rPr>
  </w:style>
  <w:style w:type="paragraph" w:styleId="Heading1">
    <w:name w:val="heading 1"/>
    <w:basedOn w:val="Normal"/>
    <w:next w:val="Normal"/>
    <w:link w:val="Heading1Char"/>
    <w:autoRedefine/>
    <w:uiPriority w:val="9"/>
    <w:qFormat/>
    <w:rsid w:val="00AE6CE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AE6CED"/>
    <w:pPr>
      <w:keepNext/>
      <w:keepLines/>
      <w:numPr>
        <w:ilvl w:val="1"/>
        <w:numId w:val="2"/>
      </w:numPr>
      <w:spacing w:before="40" w:after="240"/>
      <w:ind w:left="108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AE6CED"/>
    <w:pPr>
      <w:keepNext/>
      <w:keepLines/>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AE6CED"/>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AE6CED"/>
    <w:pPr>
      <w:spacing w:after="200" w:line="240" w:lineRule="auto"/>
      <w:jc w:val="center"/>
    </w:pPr>
    <w:rPr>
      <w:iCs/>
      <w:color w:val="000000" w:themeColor="text1"/>
      <w:kern w:val="0"/>
      <w:szCs w:val="18"/>
      <w14:ligatures w14:val="none"/>
    </w:rPr>
  </w:style>
  <w:style w:type="character" w:customStyle="1" w:styleId="Heading2Char">
    <w:name w:val="Heading 2 Char"/>
    <w:basedOn w:val="DefaultParagraphFont"/>
    <w:link w:val="Heading2"/>
    <w:uiPriority w:val="9"/>
    <w:rsid w:val="00AE6CED"/>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AE6CED"/>
    <w:rPr>
      <w:rFonts w:ascii="Times New Roman" w:eastAsiaTheme="majorEastAsia" w:hAnsi="Times New Roman" w:cstheme="majorBidi"/>
      <w:color w:val="000000" w:themeColor="text1"/>
      <w:sz w:val="24"/>
      <w:szCs w:val="24"/>
      <w:lang w:val="en-GB"/>
    </w:rPr>
  </w:style>
  <w:style w:type="character" w:customStyle="1" w:styleId="Heading1Char">
    <w:name w:val="Heading 1 Char"/>
    <w:basedOn w:val="DefaultParagraphFont"/>
    <w:link w:val="Heading1"/>
    <w:uiPriority w:val="9"/>
    <w:rsid w:val="00AE6CED"/>
    <w:rPr>
      <w:rFonts w:ascii="Times New Roman" w:eastAsiaTheme="majorEastAsia" w:hAnsi="Times New Roman" w:cstheme="majorBidi"/>
      <w:sz w:val="32"/>
      <w:szCs w:val="32"/>
      <w:lang w:val="en-GB"/>
    </w:rPr>
  </w:style>
  <w:style w:type="character" w:customStyle="1" w:styleId="Heading4Char">
    <w:name w:val="Heading 4 Char"/>
    <w:basedOn w:val="DefaultParagraphFont"/>
    <w:link w:val="Heading4"/>
    <w:uiPriority w:val="9"/>
    <w:semiHidden/>
    <w:rsid w:val="00AE6CED"/>
    <w:rPr>
      <w:rFonts w:ascii="Times New Roman" w:eastAsiaTheme="majorEastAsia" w:hAnsi="Times New Roman" w:cstheme="majorBidi"/>
      <w:i/>
      <w:iCs/>
      <w:color w:val="000000" w:themeColor="text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5B0A82-3412-4257-8E64-4C3E70DE9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434</Words>
  <Characters>2480</Characters>
  <Application>Microsoft Office Word</Application>
  <DocSecurity>0</DocSecurity>
  <Lines>20</Lines>
  <Paragraphs>5</Paragraphs>
  <ScaleCrop>false</ScaleCrop>
  <Company/>
  <LinksUpToDate>false</LinksUpToDate>
  <CharactersWithSpaces>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4</cp:revision>
  <dcterms:created xsi:type="dcterms:W3CDTF">2023-08-22T09:05:00Z</dcterms:created>
  <dcterms:modified xsi:type="dcterms:W3CDTF">2023-09-11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